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5194D" w14:textId="225F48C5" w:rsidR="00DA1651" w:rsidRPr="004A1FC7" w:rsidRDefault="00DA1651" w:rsidP="00DA1651">
      <w:pPr>
        <w:spacing w:after="0" w:line="240" w:lineRule="auto"/>
        <w:rPr>
          <w:rFonts w:ascii="Times New Roman" w:eastAsia="Times New Roman" w:hAnsi="Times New Roman" w:cs="Times New Roman"/>
          <w:b/>
          <w:bCs/>
          <w:color w:val="000000"/>
          <w:sz w:val="28"/>
          <w:szCs w:val="28"/>
        </w:rPr>
      </w:pPr>
      <w:r w:rsidRPr="004A1FC7">
        <w:rPr>
          <w:rFonts w:ascii="Times New Roman" w:eastAsia="Times New Roman" w:hAnsi="Times New Roman" w:cs="Times New Roman"/>
          <w:b/>
          <w:bCs/>
          <w:color w:val="000000"/>
          <w:sz w:val="28"/>
          <w:szCs w:val="28"/>
        </w:rPr>
        <w:t>Supplementary Information for:</w:t>
      </w:r>
    </w:p>
    <w:p w14:paraId="58D20F6E" w14:textId="77777777" w:rsidR="00DA1651" w:rsidRPr="004A1FC7" w:rsidRDefault="00DA1651" w:rsidP="00DA1651">
      <w:pPr>
        <w:spacing w:after="0" w:line="240" w:lineRule="auto"/>
        <w:rPr>
          <w:rFonts w:ascii="Times New Roman" w:eastAsia="Times New Roman" w:hAnsi="Times New Roman" w:cs="Times New Roman"/>
          <w:color w:val="000000"/>
          <w:sz w:val="28"/>
          <w:szCs w:val="28"/>
        </w:rPr>
      </w:pPr>
    </w:p>
    <w:p w14:paraId="72D20A57" w14:textId="78185717" w:rsidR="00DA1651" w:rsidRPr="004A1FC7" w:rsidRDefault="00DA1651" w:rsidP="00DA1651">
      <w:pPr>
        <w:spacing w:after="0" w:line="240" w:lineRule="auto"/>
        <w:rPr>
          <w:rFonts w:ascii="Times New Roman" w:eastAsia="Times New Roman" w:hAnsi="Times New Roman" w:cs="Times New Roman"/>
          <w:sz w:val="28"/>
          <w:szCs w:val="28"/>
        </w:rPr>
      </w:pPr>
      <w:r w:rsidRPr="004A1FC7">
        <w:rPr>
          <w:rFonts w:ascii="Times New Roman" w:eastAsia="Times New Roman" w:hAnsi="Times New Roman" w:cs="Times New Roman"/>
          <w:color w:val="000000"/>
          <w:sz w:val="28"/>
          <w:szCs w:val="28"/>
        </w:rPr>
        <w:t>Understanding Public Perception of COVID-19 Social Distancing on Twitter</w:t>
      </w:r>
    </w:p>
    <w:p w14:paraId="7EE3ACDA" w14:textId="77777777" w:rsidR="00DA1651" w:rsidRPr="004A1FC7" w:rsidRDefault="00DA1651" w:rsidP="00DA1651">
      <w:pPr>
        <w:spacing w:after="0" w:line="240" w:lineRule="auto"/>
        <w:rPr>
          <w:rFonts w:ascii="Times New Roman" w:eastAsia="Times New Roman" w:hAnsi="Times New Roman" w:cs="Times New Roman"/>
          <w:color w:val="000000"/>
          <w:sz w:val="28"/>
          <w:szCs w:val="28"/>
        </w:rPr>
      </w:pPr>
    </w:p>
    <w:p w14:paraId="7F6B3422" w14:textId="77777777" w:rsidR="00DA1651" w:rsidRPr="004A1FC7" w:rsidRDefault="00DA1651" w:rsidP="00DA1651">
      <w:pPr>
        <w:spacing w:after="0" w:line="240" w:lineRule="auto"/>
        <w:rPr>
          <w:rFonts w:ascii="Times New Roman" w:eastAsia="Times New Roman" w:hAnsi="Times New Roman" w:cs="Times New Roman"/>
          <w:b/>
          <w:bCs/>
          <w:color w:val="000000"/>
          <w:sz w:val="24"/>
          <w:szCs w:val="24"/>
        </w:rPr>
      </w:pPr>
      <w:r w:rsidRPr="004A1FC7">
        <w:rPr>
          <w:rFonts w:ascii="Times New Roman" w:eastAsia="Times New Roman" w:hAnsi="Times New Roman" w:cs="Times New Roman"/>
          <w:b/>
          <w:bCs/>
          <w:color w:val="000000"/>
          <w:sz w:val="24"/>
          <w:szCs w:val="24"/>
        </w:rPr>
        <w:t xml:space="preserve">Authors: </w:t>
      </w:r>
    </w:p>
    <w:p w14:paraId="4EBBEFD1"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r w:rsidRPr="004A1FC7">
        <w:rPr>
          <w:rFonts w:ascii="Times New Roman" w:eastAsia="Times New Roman" w:hAnsi="Times New Roman" w:cs="Times New Roman"/>
          <w:color w:val="000000"/>
          <w:sz w:val="24"/>
          <w:szCs w:val="24"/>
        </w:rPr>
        <w:t>Sameh N. Saleh, MD</w:t>
      </w:r>
      <w:r w:rsidRPr="004A1FC7">
        <w:rPr>
          <w:rFonts w:ascii="Times New Roman" w:eastAsia="Times New Roman" w:hAnsi="Times New Roman" w:cs="Times New Roman"/>
          <w:color w:val="000000"/>
          <w:sz w:val="24"/>
          <w:szCs w:val="24"/>
          <w:vertAlign w:val="superscript"/>
        </w:rPr>
        <w:t xml:space="preserve">1,2 </w:t>
      </w:r>
      <w:r w:rsidRPr="004A1FC7">
        <w:rPr>
          <w:rFonts w:ascii="Times New Roman" w:eastAsia="Times New Roman" w:hAnsi="Times New Roman" w:cs="Times New Roman"/>
          <w:color w:val="000000"/>
          <w:sz w:val="24"/>
          <w:szCs w:val="24"/>
        </w:rPr>
        <w:t>[ORCID: 0000-0001-5959-1659]</w:t>
      </w:r>
    </w:p>
    <w:p w14:paraId="1AEBFB52" w14:textId="77777777" w:rsidR="00DA1651" w:rsidRPr="004A1FC7" w:rsidRDefault="00DA1651" w:rsidP="00DA1651">
      <w:pPr>
        <w:spacing w:after="0" w:line="240" w:lineRule="auto"/>
        <w:rPr>
          <w:rFonts w:ascii="Times New Roman" w:hAnsi="Times New Roman" w:cs="Times New Roman"/>
        </w:rPr>
      </w:pPr>
      <w:r w:rsidRPr="004A1FC7">
        <w:rPr>
          <w:rFonts w:ascii="Times New Roman" w:eastAsia="Times New Roman" w:hAnsi="Times New Roman" w:cs="Times New Roman"/>
          <w:color w:val="000000"/>
          <w:sz w:val="24"/>
          <w:szCs w:val="24"/>
        </w:rPr>
        <w:t>Christoph U. Lehmann, MD</w:t>
      </w:r>
      <w:r w:rsidRPr="004A1FC7">
        <w:rPr>
          <w:rFonts w:ascii="Times New Roman" w:eastAsia="Times New Roman" w:hAnsi="Times New Roman" w:cs="Times New Roman"/>
          <w:color w:val="000000"/>
          <w:sz w:val="24"/>
          <w:szCs w:val="24"/>
          <w:vertAlign w:val="superscript"/>
        </w:rPr>
        <w:t>2</w:t>
      </w:r>
      <w:r w:rsidRPr="004A1FC7">
        <w:rPr>
          <w:rFonts w:ascii="Times New Roman" w:hAnsi="Times New Roman" w:cs="Times New Roman"/>
        </w:rPr>
        <w:t xml:space="preserve"> [ORCID: 0000-0001-9559-4646]</w:t>
      </w:r>
    </w:p>
    <w:p w14:paraId="6A153CD2"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r w:rsidRPr="004A1FC7">
        <w:rPr>
          <w:rFonts w:ascii="Times New Roman" w:eastAsia="Times New Roman" w:hAnsi="Times New Roman" w:cs="Times New Roman"/>
          <w:color w:val="000000"/>
          <w:sz w:val="24"/>
          <w:szCs w:val="24"/>
        </w:rPr>
        <w:t>Samuel A. McDonald, MD</w:t>
      </w:r>
      <w:r w:rsidRPr="004A1FC7">
        <w:rPr>
          <w:rFonts w:ascii="Times New Roman" w:eastAsia="Times New Roman" w:hAnsi="Times New Roman" w:cs="Times New Roman"/>
          <w:color w:val="000000"/>
          <w:sz w:val="24"/>
          <w:szCs w:val="24"/>
          <w:vertAlign w:val="superscript"/>
        </w:rPr>
        <w:t>2,3</w:t>
      </w:r>
      <w:r w:rsidRPr="004A1FC7">
        <w:rPr>
          <w:rFonts w:ascii="Times New Roman" w:eastAsia="Times New Roman" w:hAnsi="Times New Roman" w:cs="Times New Roman"/>
          <w:color w:val="000000"/>
          <w:sz w:val="24"/>
          <w:szCs w:val="24"/>
        </w:rPr>
        <w:t xml:space="preserve"> </w:t>
      </w:r>
    </w:p>
    <w:p w14:paraId="4BCB41CB"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r w:rsidRPr="004A1FC7">
        <w:rPr>
          <w:rFonts w:ascii="Times New Roman" w:eastAsia="Times New Roman" w:hAnsi="Times New Roman" w:cs="Times New Roman"/>
          <w:color w:val="000000"/>
          <w:sz w:val="24"/>
          <w:szCs w:val="24"/>
        </w:rPr>
        <w:t>Mujeeb A. Basit, MD</w:t>
      </w:r>
      <w:r w:rsidRPr="004A1FC7">
        <w:rPr>
          <w:rFonts w:ascii="Times New Roman" w:eastAsia="Times New Roman" w:hAnsi="Times New Roman" w:cs="Times New Roman"/>
          <w:color w:val="000000"/>
          <w:sz w:val="24"/>
          <w:szCs w:val="24"/>
          <w:vertAlign w:val="superscript"/>
        </w:rPr>
        <w:t>1,2</w:t>
      </w:r>
      <w:r w:rsidRPr="004A1FC7">
        <w:rPr>
          <w:rFonts w:ascii="Times New Roman" w:eastAsia="Times New Roman" w:hAnsi="Times New Roman" w:cs="Times New Roman"/>
          <w:color w:val="000000"/>
          <w:sz w:val="24"/>
          <w:szCs w:val="24"/>
        </w:rPr>
        <w:t xml:space="preserve"> [ORCID: 0000-0002-4948-6158]</w:t>
      </w:r>
    </w:p>
    <w:p w14:paraId="4FA7EC1A"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ichard J. Medford, MD</w:t>
      </w:r>
      <w:r w:rsidRPr="004A1FC7">
        <w:rPr>
          <w:rFonts w:ascii="Times New Roman" w:eastAsia="Times New Roman" w:hAnsi="Times New Roman" w:cs="Times New Roman"/>
          <w:color w:val="000000"/>
          <w:sz w:val="24"/>
          <w:szCs w:val="24"/>
          <w:vertAlign w:val="superscript"/>
        </w:rPr>
        <w:t>1,2</w:t>
      </w:r>
      <w:r w:rsidRPr="004A1FC7">
        <w:rPr>
          <w:rFonts w:ascii="Times New Roman" w:eastAsia="Times New Roman" w:hAnsi="Times New Roman" w:cs="Times New Roman"/>
          <w:color w:val="000000"/>
          <w:sz w:val="24"/>
          <w:szCs w:val="24"/>
        </w:rPr>
        <w:t xml:space="preserve"> [ORCID: 0000-0001-9814-8043]</w:t>
      </w:r>
    </w:p>
    <w:p w14:paraId="781975BD" w14:textId="77777777" w:rsidR="00DA1651" w:rsidRPr="004A1FC7" w:rsidRDefault="00DA1651" w:rsidP="00DA1651">
      <w:pPr>
        <w:spacing w:after="0" w:line="240" w:lineRule="auto"/>
        <w:rPr>
          <w:rFonts w:ascii="Times New Roman" w:eastAsia="Times New Roman" w:hAnsi="Times New Roman" w:cs="Times New Roman"/>
          <w:color w:val="000000"/>
          <w:sz w:val="24"/>
          <w:szCs w:val="24"/>
          <w:vertAlign w:val="superscript"/>
        </w:rPr>
      </w:pPr>
    </w:p>
    <w:p w14:paraId="2A911C41"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b/>
          <w:bCs/>
          <w:color w:val="000000"/>
          <w:sz w:val="24"/>
          <w:szCs w:val="24"/>
        </w:rPr>
        <w:t>Corresponding Author:</w:t>
      </w:r>
    </w:p>
    <w:p w14:paraId="1BF5AABA"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Sameh N. Saleh</w:t>
      </w:r>
    </w:p>
    <w:p w14:paraId="3AA3757E"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M: 571-338-3680</w:t>
      </w:r>
    </w:p>
    <w:p w14:paraId="2BDF2709"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F: 214-648-9478</w:t>
      </w:r>
    </w:p>
    <w:p w14:paraId="2AE949F4" w14:textId="77777777" w:rsidR="00DA1651" w:rsidRPr="004A1FC7" w:rsidRDefault="00BA68FC" w:rsidP="00DA1651">
      <w:pPr>
        <w:spacing w:after="0" w:line="240" w:lineRule="auto"/>
        <w:rPr>
          <w:rFonts w:ascii="Times New Roman" w:eastAsia="Times New Roman" w:hAnsi="Times New Roman" w:cs="Times New Roman"/>
          <w:color w:val="000000"/>
          <w:sz w:val="24"/>
          <w:szCs w:val="24"/>
        </w:rPr>
      </w:pPr>
      <w:hyperlink r:id="rId4" w:history="1">
        <w:r w:rsidR="00DA1651" w:rsidRPr="004A1FC7">
          <w:rPr>
            <w:rStyle w:val="Hyperlink"/>
            <w:rFonts w:ascii="Times New Roman" w:eastAsia="Times New Roman" w:hAnsi="Times New Roman" w:cs="Times New Roman"/>
            <w:sz w:val="24"/>
            <w:szCs w:val="24"/>
          </w:rPr>
          <w:t>sameh.n.saleh@gmail.com</w:t>
        </w:r>
      </w:hyperlink>
    </w:p>
    <w:p w14:paraId="3CADEDEA" w14:textId="77777777" w:rsidR="00DA1651" w:rsidRPr="004A1FC7" w:rsidRDefault="00DA1651" w:rsidP="00DA1651">
      <w:pPr>
        <w:spacing w:after="240" w:line="240" w:lineRule="auto"/>
        <w:rPr>
          <w:rFonts w:ascii="Times New Roman" w:eastAsia="Times New Roman" w:hAnsi="Times New Roman" w:cs="Times New Roman"/>
          <w:sz w:val="24"/>
          <w:szCs w:val="24"/>
        </w:rPr>
      </w:pPr>
    </w:p>
    <w:p w14:paraId="6319E6D3"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21092A19"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6B52A296"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59A5BBD5"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61FF42F0"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6041E2B4"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3742E44E"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7841A24D"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56B8775D"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01853057"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18FC2D04"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474EA414"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348D5771"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6715A5CA"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699E848B"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6C43932A"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5C296092"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28F22253"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7689D154"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7F3D06F8"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5ABA6664"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0A17B1BC"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0583C12A" w14:textId="6874DCA6" w:rsidR="00DA1651" w:rsidRDefault="00DA1651" w:rsidP="00DA1651">
      <w:pPr>
        <w:spacing w:after="0" w:line="240" w:lineRule="auto"/>
        <w:rPr>
          <w:rFonts w:ascii="Times New Roman" w:eastAsia="Times New Roman" w:hAnsi="Times New Roman" w:cs="Times New Roman"/>
          <w:color w:val="000000"/>
          <w:sz w:val="24"/>
          <w:szCs w:val="24"/>
        </w:rPr>
      </w:pPr>
    </w:p>
    <w:p w14:paraId="6641B44E" w14:textId="01AEF2AD" w:rsidR="004A1FC7" w:rsidRDefault="004A1FC7" w:rsidP="00DA1651">
      <w:pPr>
        <w:spacing w:after="0" w:line="240" w:lineRule="auto"/>
        <w:rPr>
          <w:rFonts w:ascii="Times New Roman" w:eastAsia="Times New Roman" w:hAnsi="Times New Roman" w:cs="Times New Roman"/>
          <w:color w:val="000000"/>
          <w:sz w:val="24"/>
          <w:szCs w:val="24"/>
        </w:rPr>
      </w:pPr>
    </w:p>
    <w:p w14:paraId="2FA07E43" w14:textId="3B1898A6" w:rsidR="004A1FC7" w:rsidRDefault="004A1FC7" w:rsidP="00DA1651">
      <w:pPr>
        <w:spacing w:after="0" w:line="240" w:lineRule="auto"/>
        <w:rPr>
          <w:rFonts w:ascii="Times New Roman" w:eastAsia="Times New Roman" w:hAnsi="Times New Roman" w:cs="Times New Roman"/>
          <w:color w:val="000000"/>
          <w:sz w:val="24"/>
          <w:szCs w:val="24"/>
        </w:rPr>
      </w:pPr>
    </w:p>
    <w:p w14:paraId="39A4EDA6" w14:textId="77777777" w:rsidR="004A1FC7" w:rsidRPr="004A1FC7" w:rsidRDefault="004A1FC7" w:rsidP="00DA1651">
      <w:pPr>
        <w:spacing w:after="0" w:line="240" w:lineRule="auto"/>
        <w:rPr>
          <w:rFonts w:ascii="Times New Roman" w:eastAsia="Times New Roman" w:hAnsi="Times New Roman" w:cs="Times New Roman"/>
          <w:color w:val="000000"/>
          <w:sz w:val="24"/>
          <w:szCs w:val="24"/>
        </w:rPr>
      </w:pPr>
    </w:p>
    <w:p w14:paraId="59E401CA" w14:textId="77777777" w:rsidR="00DA1651" w:rsidRPr="004A1FC7" w:rsidRDefault="00DA1651" w:rsidP="00DA1651">
      <w:pPr>
        <w:spacing w:after="0" w:line="240" w:lineRule="auto"/>
        <w:rPr>
          <w:rFonts w:ascii="Times New Roman" w:eastAsia="Times New Roman" w:hAnsi="Times New Roman" w:cs="Times New Roman"/>
          <w:color w:val="000000"/>
          <w:sz w:val="24"/>
          <w:szCs w:val="24"/>
        </w:rPr>
      </w:pPr>
    </w:p>
    <w:p w14:paraId="779D1037" w14:textId="133F5839" w:rsidR="00DA1651" w:rsidRPr="004A1FC7" w:rsidRDefault="00DA1651" w:rsidP="00DA1651">
      <w:pPr>
        <w:spacing w:after="0" w:line="240" w:lineRule="auto"/>
        <w:rPr>
          <w:rFonts w:ascii="Times New Roman" w:eastAsia="Times New Roman" w:hAnsi="Times New Roman" w:cs="Times New Roman"/>
          <w:color w:val="000000"/>
          <w:sz w:val="24"/>
          <w:szCs w:val="24"/>
        </w:rPr>
      </w:pPr>
      <w:r w:rsidRPr="004A1FC7">
        <w:rPr>
          <w:rFonts w:ascii="Times New Roman" w:eastAsia="Times New Roman" w:hAnsi="Times New Roman" w:cs="Times New Roman"/>
          <w:color w:val="000000"/>
          <w:sz w:val="24"/>
          <w:szCs w:val="24"/>
        </w:rPr>
        <w:t> </w:t>
      </w:r>
    </w:p>
    <w:p w14:paraId="69396E77" w14:textId="77777777" w:rsidR="00647B2C" w:rsidRPr="004A1FC7" w:rsidRDefault="0075043F" w:rsidP="00647B2C">
      <w:pPr>
        <w:spacing w:after="0" w:line="480" w:lineRule="auto"/>
        <w:rPr>
          <w:rFonts w:ascii="Times New Roman" w:eastAsia="Times New Roman" w:hAnsi="Times New Roman" w:cs="Times New Roman"/>
          <w:b/>
          <w:bCs/>
          <w:color w:val="000000"/>
          <w:sz w:val="24"/>
          <w:szCs w:val="24"/>
        </w:rPr>
      </w:pPr>
      <w:r w:rsidRPr="004A1FC7">
        <w:rPr>
          <w:rFonts w:ascii="Times New Roman" w:eastAsia="Times New Roman" w:hAnsi="Times New Roman" w:cs="Times New Roman"/>
          <w:b/>
          <w:bCs/>
          <w:color w:val="000000"/>
          <w:sz w:val="24"/>
          <w:szCs w:val="24"/>
        </w:rPr>
        <w:lastRenderedPageBreak/>
        <w:t xml:space="preserve">Section A. </w:t>
      </w:r>
    </w:p>
    <w:p w14:paraId="6E3F3C9C" w14:textId="66A1D370" w:rsidR="00647B2C" w:rsidRPr="004A1FC7" w:rsidRDefault="00647B2C" w:rsidP="00647B2C">
      <w:pPr>
        <w:spacing w:after="0" w:line="480" w:lineRule="auto"/>
        <w:rPr>
          <w:rFonts w:ascii="Times New Roman" w:eastAsia="Times New Roman" w:hAnsi="Times New Roman" w:cs="Times New Roman"/>
          <w:color w:val="000000"/>
          <w:sz w:val="24"/>
          <w:szCs w:val="24"/>
          <w:u w:val="single"/>
        </w:rPr>
      </w:pPr>
      <w:r w:rsidRPr="004A1FC7">
        <w:rPr>
          <w:rFonts w:ascii="Times New Roman" w:eastAsia="Times New Roman" w:hAnsi="Times New Roman" w:cs="Times New Roman"/>
          <w:color w:val="000000"/>
          <w:sz w:val="24"/>
          <w:szCs w:val="24"/>
          <w:u w:val="single"/>
        </w:rPr>
        <w:t>Methods: data processing, transformation, and exploration.</w:t>
      </w:r>
    </w:p>
    <w:p w14:paraId="7919AFEE" w14:textId="31FC0B4D" w:rsidR="00647B2C" w:rsidRPr="004A1FC7" w:rsidRDefault="00647B2C" w:rsidP="00647B2C">
      <w:pPr>
        <w:spacing w:after="0" w:line="480" w:lineRule="auto"/>
        <w:rPr>
          <w:rFonts w:ascii="Times New Roman" w:eastAsia="Times New Roman" w:hAnsi="Times New Roman" w:cs="Times New Roman"/>
          <w:color w:val="000000"/>
          <w:sz w:val="24"/>
          <w:szCs w:val="24"/>
        </w:rPr>
      </w:pPr>
      <w:r w:rsidRPr="004A1FC7">
        <w:rPr>
          <w:rFonts w:ascii="Times New Roman" w:eastAsia="Times New Roman" w:hAnsi="Times New Roman" w:cs="Times New Roman"/>
          <w:color w:val="000000"/>
          <w:sz w:val="24"/>
          <w:szCs w:val="24"/>
        </w:rPr>
        <w:t xml:space="preserve">We analyzed tweet metadata to provide descriptive characteristics. For sentiment, emotion, and topic modeling analyses, we transformed tweets into plain text and removed hyperlinks and user mentions. For topic modeling, we further converted the tweet plain text to lowercase, changed words to their root forms (e.g., ‘viruses’ to ‘virus’ or ‘went’ to ‘go’) using the WordNetLemmatizer module of the </w:t>
      </w:r>
      <w:r w:rsidRPr="004A1FC7">
        <w:rPr>
          <w:rFonts w:ascii="Times New Roman" w:eastAsia="Times New Roman" w:hAnsi="Times New Roman" w:cs="Times New Roman"/>
          <w:i/>
          <w:iCs/>
          <w:color w:val="000000"/>
          <w:sz w:val="24"/>
          <w:szCs w:val="24"/>
        </w:rPr>
        <w:t xml:space="preserve">NLTK </w:t>
      </w:r>
      <w:r w:rsidRPr="004A1FC7">
        <w:rPr>
          <w:rFonts w:ascii="Times New Roman" w:eastAsia="Times New Roman" w:hAnsi="Times New Roman" w:cs="Times New Roman"/>
          <w:color w:val="000000"/>
          <w:sz w:val="24"/>
          <w:szCs w:val="24"/>
        </w:rPr>
        <w:t>library in Pytho</w:t>
      </w:r>
      <w:r w:rsidR="004A1FC7" w:rsidRPr="004A1FC7">
        <w:rPr>
          <w:rFonts w:ascii="Times New Roman" w:eastAsia="Times New Roman" w:hAnsi="Times New Roman" w:cs="Times New Roman"/>
          <w:color w:val="000000"/>
          <w:sz w:val="24"/>
          <w:szCs w:val="24"/>
        </w:rPr>
        <w:t>n</w:t>
      </w:r>
      <w:r w:rsidR="004A1FC7" w:rsidRPr="004A1FC7">
        <w:rPr>
          <w:rFonts w:ascii="Times New Roman" w:eastAsia="Times New Roman" w:hAnsi="Times New Roman" w:cs="Times New Roman"/>
          <w:color w:val="000000"/>
          <w:sz w:val="24"/>
          <w:szCs w:val="24"/>
        </w:rPr>
        <w:fldChar w:fldCharType="begin"/>
      </w:r>
      <w:r w:rsidR="004A1FC7" w:rsidRPr="004A1FC7">
        <w:rPr>
          <w:rFonts w:ascii="Times New Roman" w:eastAsia="Times New Roman" w:hAnsi="Times New Roman" w:cs="Times New Roman"/>
          <w:color w:val="000000"/>
          <w:sz w:val="24"/>
          <w:szCs w:val="24"/>
        </w:rPr>
        <w:instrText xml:space="preserve"> ADDIN ZOTERO_ITEM CSL_CITATION {"citationID":"IBHYVRo0","properties":{"formattedCitation":"(1)","plainCitation":"(1)","noteIndex":0},"citationItems":[{"id":322,"uris":["http://zotero.org/users/local/vNLnQgIR/items/FE4BNZLC"],"uri":["http://zotero.org/users/local/vNLnQgIR/items/FE4BNZLC"],"itemData":{"id":322,"type":"paper-conference","container-title":"Proceedings of the ACL-02 Workshop on Effective tools and methodologies for teaching natural language processing and computational linguistics  -","DOI":"10.3115/1118108.1118117","event":"the ACL-02 Workshop","event-place":"Philadelphia, Pennsylvania","language":"en","page":"63-70","publisher":"Association for Computational Linguistics","publisher-place":"Philadelphia, Pennsylvania","source":"DOI.org (Crossref)","title":"NLTK: the Natural Language Toolkit","title-short":"NLTK","URL":"http://portal.acm.org/citation.cfm?doid=1118108.1118117","volume":"1","author":[{"family":"Loper","given":"Edward"},{"family":"Bird","given":"Steven"}],"accessed":{"date-parts":[["2020",7,6]]},"issued":{"date-parts":[["2002"]]}}}],"schema":"https://github.com/citation-style-language/schema/raw/master/csl-citation.json"} </w:instrText>
      </w:r>
      <w:r w:rsidR="004A1FC7" w:rsidRPr="004A1FC7">
        <w:rPr>
          <w:rFonts w:ascii="Times New Roman" w:eastAsia="Times New Roman" w:hAnsi="Times New Roman" w:cs="Times New Roman"/>
          <w:color w:val="000000"/>
          <w:sz w:val="24"/>
          <w:szCs w:val="24"/>
        </w:rPr>
        <w:fldChar w:fldCharType="separate"/>
      </w:r>
      <w:r w:rsidR="004A1FC7" w:rsidRPr="004A1FC7">
        <w:rPr>
          <w:rFonts w:ascii="Times New Roman" w:hAnsi="Times New Roman" w:cs="Times New Roman"/>
          <w:sz w:val="24"/>
        </w:rPr>
        <w:t>(1)</w:t>
      </w:r>
      <w:r w:rsidR="004A1FC7" w:rsidRPr="004A1FC7">
        <w:rPr>
          <w:rFonts w:ascii="Times New Roman" w:eastAsia="Times New Roman" w:hAnsi="Times New Roman" w:cs="Times New Roman"/>
          <w:color w:val="000000"/>
          <w:sz w:val="24"/>
          <w:szCs w:val="24"/>
        </w:rPr>
        <w:fldChar w:fldCharType="end"/>
      </w:r>
      <w:r w:rsidRPr="004A1FC7">
        <w:rPr>
          <w:rFonts w:ascii="Times New Roman" w:eastAsia="Times New Roman" w:hAnsi="Times New Roman" w:cs="Times New Roman"/>
          <w:color w:val="000000"/>
          <w:sz w:val="24"/>
          <w:szCs w:val="24"/>
        </w:rPr>
        <w:t>, and removed stop words (frequently used words with little semantic meaning, such as ‘of’, ‘it’, and ‘is’). For additional dimensionality reduction, we created a list of n-grams (one-word and two-word terms or unigrams and bigrams, respectively) from tweets and removed all extremely low and high frequency terms. These steps decreased the dictionary of terms from 469,039 to 9,984. Using a word cloud, we visualized the top 200 words</w:t>
      </w:r>
      <w:r w:rsidR="00DA0BFB" w:rsidRPr="004A1FC7">
        <w:rPr>
          <w:rFonts w:ascii="Times New Roman" w:eastAsia="Times New Roman" w:hAnsi="Times New Roman" w:cs="Times New Roman"/>
          <w:color w:val="000000"/>
          <w:sz w:val="24"/>
          <w:szCs w:val="24"/>
        </w:rPr>
        <w:t xml:space="preserve"> for each hashtag</w:t>
      </w:r>
      <w:r w:rsidRPr="004A1FC7">
        <w:rPr>
          <w:rFonts w:ascii="Times New Roman" w:eastAsia="Times New Roman" w:hAnsi="Times New Roman" w:cs="Times New Roman"/>
          <w:color w:val="000000"/>
          <w:sz w:val="24"/>
          <w:szCs w:val="24"/>
        </w:rPr>
        <w:t xml:space="preserve"> </w:t>
      </w:r>
      <w:r w:rsidR="00DA0BFB" w:rsidRPr="004A1FC7">
        <w:rPr>
          <w:rFonts w:ascii="Times New Roman" w:eastAsia="Times New Roman" w:hAnsi="Times New Roman" w:cs="Times New Roman"/>
          <w:color w:val="000000"/>
          <w:sz w:val="24"/>
          <w:szCs w:val="24"/>
        </w:rPr>
        <w:t xml:space="preserve">(after excluding each hashtag and its subdivisions) </w:t>
      </w:r>
      <w:r w:rsidRPr="004A1FC7">
        <w:rPr>
          <w:rFonts w:ascii="Times New Roman" w:eastAsia="Times New Roman" w:hAnsi="Times New Roman" w:cs="Times New Roman"/>
          <w:color w:val="000000"/>
          <w:sz w:val="24"/>
          <w:szCs w:val="24"/>
        </w:rPr>
        <w:t>with larger font size representing greater frequency. </w:t>
      </w:r>
    </w:p>
    <w:p w14:paraId="0DC469A1"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1888976B"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005952E6"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616643C4"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388D8EC4"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173D7D09"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6E006205"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3C4A998D"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0EEC0D1F"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34E260E9"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556C060B"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62673DF7"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62BE0E58"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1EBEE93F"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2BD75EE3"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797EB076" w14:textId="073DCEE0" w:rsidR="004A1FC7" w:rsidRDefault="004A1FC7" w:rsidP="0075043F">
      <w:pPr>
        <w:spacing w:after="0" w:line="240" w:lineRule="auto"/>
        <w:rPr>
          <w:rFonts w:ascii="Times New Roman" w:eastAsia="Times New Roman" w:hAnsi="Times New Roman" w:cs="Times New Roman"/>
          <w:b/>
          <w:bCs/>
          <w:color w:val="000000"/>
          <w:sz w:val="24"/>
          <w:szCs w:val="24"/>
        </w:rPr>
      </w:pPr>
    </w:p>
    <w:p w14:paraId="69362B7C" w14:textId="5E2F1228" w:rsidR="004A1FC7" w:rsidRDefault="004A1FC7" w:rsidP="0075043F">
      <w:pPr>
        <w:spacing w:after="0" w:line="240" w:lineRule="auto"/>
        <w:rPr>
          <w:rFonts w:ascii="Times New Roman" w:eastAsia="Times New Roman" w:hAnsi="Times New Roman" w:cs="Times New Roman"/>
          <w:b/>
          <w:bCs/>
          <w:color w:val="000000"/>
          <w:sz w:val="24"/>
          <w:szCs w:val="24"/>
        </w:rPr>
      </w:pPr>
    </w:p>
    <w:p w14:paraId="4ED867C4"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3CF6B3EF"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42F4EC67" w14:textId="77777777" w:rsidR="004A1FC7" w:rsidRPr="004A1FC7" w:rsidRDefault="004A1FC7" w:rsidP="0075043F">
      <w:pPr>
        <w:spacing w:after="0" w:line="240" w:lineRule="auto"/>
        <w:rPr>
          <w:rFonts w:ascii="Times New Roman" w:eastAsia="Times New Roman" w:hAnsi="Times New Roman" w:cs="Times New Roman"/>
          <w:b/>
          <w:bCs/>
          <w:color w:val="000000"/>
          <w:sz w:val="24"/>
          <w:szCs w:val="24"/>
        </w:rPr>
      </w:pPr>
    </w:p>
    <w:p w14:paraId="248ABA07" w14:textId="491E052F" w:rsidR="0075043F" w:rsidRPr="004A1FC7" w:rsidRDefault="0075043F" w:rsidP="0075043F">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b/>
          <w:bCs/>
          <w:color w:val="000000"/>
          <w:sz w:val="24"/>
          <w:szCs w:val="24"/>
        </w:rPr>
        <w:lastRenderedPageBreak/>
        <w:t>Table S1.</w:t>
      </w:r>
      <w:r w:rsidRPr="004A1FC7">
        <w:rPr>
          <w:rFonts w:ascii="Times New Roman" w:eastAsia="Times New Roman" w:hAnsi="Times New Roman" w:cs="Times New Roman"/>
          <w:color w:val="000000"/>
          <w:sz w:val="24"/>
          <w:szCs w:val="24"/>
        </w:rPr>
        <w:t xml:space="preserve"> Metadata associated with tweets</w:t>
      </w:r>
    </w:p>
    <w:p w14:paraId="00284925" w14:textId="77777777" w:rsidR="0075043F" w:rsidRPr="004A1FC7" w:rsidRDefault="0075043F" w:rsidP="00DA1651">
      <w:pPr>
        <w:spacing w:after="0" w:line="240" w:lineRule="auto"/>
        <w:rPr>
          <w:rFonts w:ascii="Times New Roman" w:eastAsia="Times New Roman" w:hAnsi="Times New Roman" w:cs="Times New Roman"/>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2626"/>
        <w:gridCol w:w="2586"/>
        <w:gridCol w:w="2480"/>
      </w:tblGrid>
      <w:tr w:rsidR="00DA1651" w:rsidRPr="004A1FC7" w14:paraId="51691DF5"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84179F"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user_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8B2286"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la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B860E0"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tweet_description</w:t>
            </w:r>
          </w:p>
        </w:tc>
      </w:tr>
      <w:tr w:rsidR="00DA1651" w:rsidRPr="004A1FC7" w14:paraId="7B71B4BA"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AF1CC4"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status_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EF601A"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quoted_status_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467133"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place_url</w:t>
            </w:r>
          </w:p>
        </w:tc>
      </w:tr>
      <w:tr w:rsidR="00DA1651" w:rsidRPr="004A1FC7" w14:paraId="3A254572"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2F2B0C"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created_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933F5B"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quoted_tex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F2514A"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place_name</w:t>
            </w:r>
          </w:p>
        </w:tc>
      </w:tr>
      <w:tr w:rsidR="00DA1651" w:rsidRPr="004A1FC7" w14:paraId="299AAE2E"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E5FDC8"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screen_name  tex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5B38E"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quoted_created_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61684"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place_full_name</w:t>
            </w:r>
          </w:p>
        </w:tc>
      </w:tr>
      <w:tr w:rsidR="00DA1651" w:rsidRPr="004A1FC7" w14:paraId="2D5CF747"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18E797"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sour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794D45"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quoted_sour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961980"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place_type</w:t>
            </w:r>
          </w:p>
        </w:tc>
      </w:tr>
      <w:tr w:rsidR="00DA1651" w:rsidRPr="004A1FC7" w14:paraId="775BE446"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725F9"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display_text_wid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C8B0B9"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quoted_favorite_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309F4C"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country</w:t>
            </w:r>
          </w:p>
        </w:tc>
      </w:tr>
      <w:tr w:rsidR="00DA1651" w:rsidRPr="004A1FC7" w14:paraId="46CF72A0"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513E14"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ply_to_status_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C7476E"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quoted_retweet_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C0958"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country_code</w:t>
            </w:r>
          </w:p>
        </w:tc>
      </w:tr>
      <w:tr w:rsidR="00DA1651" w:rsidRPr="004A1FC7" w14:paraId="65476146"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6D2F21"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ply_to_user_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B5D802"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quoted_user_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2CA874"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geo_coords</w:t>
            </w:r>
          </w:p>
        </w:tc>
      </w:tr>
      <w:tr w:rsidR="00DA1651" w:rsidRPr="004A1FC7" w14:paraId="27041D0B"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6BB36F"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ply_to_screen_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CFB6F1"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quoted_screen_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A9FAB7"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coords_coords</w:t>
            </w:r>
          </w:p>
        </w:tc>
      </w:tr>
      <w:tr w:rsidR="00DA1651" w:rsidRPr="004A1FC7" w14:paraId="254A27E4"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DAEB50"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is_quo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823E5E"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quoted_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9F81F9" w14:textId="77777777" w:rsidR="00DA1651" w:rsidRPr="004A1FC7" w:rsidRDefault="00DA1651" w:rsidP="00DA1651">
            <w:pPr>
              <w:spacing w:after="0" w:line="240" w:lineRule="auto"/>
              <w:jc w:val="both"/>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bbox_coords</w:t>
            </w:r>
          </w:p>
        </w:tc>
      </w:tr>
      <w:tr w:rsidR="00DA1651" w:rsidRPr="004A1FC7" w14:paraId="541A6DAA"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E9282D"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is_retwee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B711BB"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quoted_followers_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FDC11"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status_url</w:t>
            </w:r>
          </w:p>
        </w:tc>
      </w:tr>
      <w:tr w:rsidR="00DA1651" w:rsidRPr="004A1FC7" w14:paraId="11274F20"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EDE568"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favorite_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8687AC"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quoted_friends_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0F9081"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name</w:t>
            </w:r>
          </w:p>
        </w:tc>
      </w:tr>
      <w:tr w:rsidR="00DA1651" w:rsidRPr="004A1FC7" w14:paraId="2516F46A"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134330"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tweet_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0543A1"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quoted_statuses_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0645C"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location</w:t>
            </w:r>
          </w:p>
        </w:tc>
      </w:tr>
      <w:tr w:rsidR="00DA1651" w:rsidRPr="004A1FC7" w14:paraId="7B93093E"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AB5BEC"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quote_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F26FA2"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quoted_lo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B18047"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description</w:t>
            </w:r>
          </w:p>
        </w:tc>
      </w:tr>
      <w:tr w:rsidR="00DA1651" w:rsidRPr="004A1FC7" w14:paraId="54E2FE72"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D68DA0"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ply_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0427F1"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quoted_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7D02D9"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url</w:t>
            </w:r>
          </w:p>
        </w:tc>
      </w:tr>
      <w:tr w:rsidR="00DA1651" w:rsidRPr="004A1FC7" w14:paraId="484233F9"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483D6C"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hashtag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692231"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quoted_verifi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516FFE"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protected</w:t>
            </w:r>
          </w:p>
        </w:tc>
      </w:tr>
      <w:tr w:rsidR="00DA1651" w:rsidRPr="004A1FC7" w14:paraId="06783B5C"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0A2FC"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symbo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097AFC"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tweet_status_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FDC6E"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followers_count</w:t>
            </w:r>
          </w:p>
        </w:tc>
      </w:tr>
      <w:tr w:rsidR="00DA1651" w:rsidRPr="004A1FC7" w14:paraId="69132853"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89F244"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urls_ur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FFD3C"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tweet_tex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42BB2B"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friends_count</w:t>
            </w:r>
          </w:p>
        </w:tc>
      </w:tr>
      <w:tr w:rsidR="00DA1651" w:rsidRPr="004A1FC7" w14:paraId="7B40EBBC"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FEF1D7"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urls_t.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9077FC"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tweet_created_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7BED7"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listed_count</w:t>
            </w:r>
          </w:p>
        </w:tc>
      </w:tr>
      <w:tr w:rsidR="00DA1651" w:rsidRPr="004A1FC7" w14:paraId="7E6243E2"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A07CE5"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urls_expanded_ur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E40F79"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tweet_sour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3243DD"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statuses_count</w:t>
            </w:r>
          </w:p>
        </w:tc>
      </w:tr>
      <w:tr w:rsidR="00DA1651" w:rsidRPr="004A1FC7" w14:paraId="6E2E9679"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D323B3"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media_ur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0D4167"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tweet_favorite_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92C8CF"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favourites_count</w:t>
            </w:r>
          </w:p>
        </w:tc>
      </w:tr>
      <w:tr w:rsidR="00DA1651" w:rsidRPr="004A1FC7" w14:paraId="7852E1DF"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F81AB"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media_t.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2E2B33"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tweet_retweet_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3C3891"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account_created_at</w:t>
            </w:r>
          </w:p>
        </w:tc>
      </w:tr>
      <w:tr w:rsidR="00DA1651" w:rsidRPr="004A1FC7" w14:paraId="3E790C11"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027FE"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media_expanded_ur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FAF80A"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tweet_user_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0A7D63"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verified</w:t>
            </w:r>
          </w:p>
        </w:tc>
      </w:tr>
      <w:tr w:rsidR="00DA1651" w:rsidRPr="004A1FC7" w14:paraId="441D6C26"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D0BE7E"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media_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28CB35"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tweet_screen_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086528"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profile_url</w:t>
            </w:r>
          </w:p>
        </w:tc>
      </w:tr>
      <w:tr w:rsidR="00DA1651" w:rsidRPr="004A1FC7" w14:paraId="490E947F"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AC59F"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lastRenderedPageBreak/>
              <w:t>ext_media_ur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0C3A1A"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tweet_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1DF360"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profile_expanded_url</w:t>
            </w:r>
          </w:p>
        </w:tc>
      </w:tr>
      <w:tr w:rsidR="00DA1651" w:rsidRPr="004A1FC7" w14:paraId="6348EAC1"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63B82F"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ext_media_t.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9DBA11"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tweet_followers_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F7F399"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account_lang</w:t>
            </w:r>
          </w:p>
        </w:tc>
      </w:tr>
      <w:tr w:rsidR="00DA1651" w:rsidRPr="004A1FC7" w14:paraId="6438F519"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62D476"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ext_media_expanded_ur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7DB7B8"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tweet_friends_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FDC345"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profile_banner_url</w:t>
            </w:r>
          </w:p>
        </w:tc>
      </w:tr>
      <w:tr w:rsidR="00DA1651" w:rsidRPr="004A1FC7" w14:paraId="1664B14E"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1FA169"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ext_media_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803779"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tweet_statuses_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DD0064"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profile_image_url</w:t>
            </w:r>
          </w:p>
        </w:tc>
      </w:tr>
      <w:tr w:rsidR="00DA1651" w:rsidRPr="004A1FC7" w14:paraId="5F0587B0"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F2C0ED"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mentions_user_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00870"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tweet_lo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B056FA" w14:textId="77777777" w:rsidR="00DA1651" w:rsidRPr="004A1FC7" w:rsidRDefault="00DA1651" w:rsidP="00DA1651">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profile_background_url</w:t>
            </w:r>
          </w:p>
        </w:tc>
      </w:tr>
      <w:tr w:rsidR="00DA1651" w:rsidRPr="004A1FC7" w14:paraId="0975885C" w14:textId="77777777" w:rsidTr="00DA1651">
        <w:trPr>
          <w:trHeight w:val="2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336717" w14:textId="77777777" w:rsidR="00DA1651" w:rsidRPr="004A1FC7" w:rsidRDefault="00DA1651" w:rsidP="005512A4">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mentions_screen_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06DCBC" w14:textId="77777777" w:rsidR="00DA1651" w:rsidRPr="004A1FC7" w:rsidRDefault="00DA1651" w:rsidP="005512A4">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retweet_verifi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4EEA0B" w14:textId="77777777" w:rsidR="00DA1651" w:rsidRPr="004A1FC7" w:rsidRDefault="00DA1651" w:rsidP="005512A4">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 </w:t>
            </w:r>
          </w:p>
        </w:tc>
      </w:tr>
    </w:tbl>
    <w:p w14:paraId="66B9E714" w14:textId="77777777" w:rsidR="00DA1651" w:rsidRPr="004A1FC7" w:rsidRDefault="00DA1651" w:rsidP="00DA1651">
      <w:pPr>
        <w:spacing w:after="240" w:line="240" w:lineRule="auto"/>
        <w:rPr>
          <w:rFonts w:ascii="Times New Roman" w:eastAsia="Times New Roman" w:hAnsi="Times New Roman" w:cs="Times New Roman"/>
          <w:sz w:val="24"/>
          <w:szCs w:val="24"/>
        </w:rPr>
      </w:pPr>
    </w:p>
    <w:p w14:paraId="5D2E1AF4" w14:textId="437233AB" w:rsidR="00DA1651" w:rsidRPr="004A1FC7" w:rsidRDefault="0075043F" w:rsidP="005512A4">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b/>
          <w:bCs/>
          <w:color w:val="000000"/>
          <w:sz w:val="24"/>
          <w:szCs w:val="24"/>
        </w:rPr>
        <w:t>Table S2.</w:t>
      </w:r>
      <w:r w:rsidRPr="004A1FC7">
        <w:rPr>
          <w:rFonts w:ascii="Times New Roman" w:eastAsia="Times New Roman" w:hAnsi="Times New Roman" w:cs="Times New Roman"/>
          <w:color w:val="000000"/>
          <w:sz w:val="24"/>
          <w:szCs w:val="24"/>
        </w:rPr>
        <w:t xml:space="preserve"> Keywords about social distancing rules</w:t>
      </w:r>
    </w:p>
    <w:p w14:paraId="253F9A2E" w14:textId="140AA23E" w:rsidR="00DA1651" w:rsidRPr="004A1FC7" w:rsidRDefault="00DA1651" w:rsidP="005512A4">
      <w:pPr>
        <w:spacing w:after="0" w:line="240" w:lineRule="auto"/>
        <w:rPr>
          <w:rFonts w:ascii="Times New Roman" w:eastAsia="Times New Roman" w:hAnsi="Times New Roman" w:cs="Times New Roman"/>
          <w:sz w:val="24"/>
          <w:szCs w:val="24"/>
        </w:rPr>
      </w:pPr>
    </w:p>
    <w:tbl>
      <w:tblPr>
        <w:tblpPr w:leftFromText="180" w:rightFromText="180" w:vertAnchor="text" w:horzAnchor="margin" w:tblpYSpec="top"/>
        <w:tblW w:w="7560" w:type="dxa"/>
        <w:tblCellMar>
          <w:top w:w="15" w:type="dxa"/>
          <w:left w:w="15" w:type="dxa"/>
          <w:bottom w:w="15" w:type="dxa"/>
          <w:right w:w="15" w:type="dxa"/>
        </w:tblCellMar>
        <w:tblLook w:val="04A0" w:firstRow="1" w:lastRow="0" w:firstColumn="1" w:lastColumn="0" w:noHBand="0" w:noVBand="1"/>
      </w:tblPr>
      <w:tblGrid>
        <w:gridCol w:w="1914"/>
        <w:gridCol w:w="1849"/>
        <w:gridCol w:w="2327"/>
        <w:gridCol w:w="1470"/>
      </w:tblGrid>
      <w:tr w:rsidR="0075043F" w:rsidRPr="004A1FC7" w14:paraId="12D3BDCC" w14:textId="77777777" w:rsidTr="0075043F">
        <w:trPr>
          <w:trHeight w:val="325"/>
        </w:trPr>
        <w:tc>
          <w:tcPr>
            <w:tcW w:w="1913" w:type="dxa"/>
            <w:vMerge w:val="restart"/>
            <w:tcBorders>
              <w:top w:val="single" w:sz="8" w:space="0" w:color="000000"/>
              <w:left w:val="single" w:sz="8" w:space="0" w:color="000000"/>
              <w:right w:val="single" w:sz="8" w:space="0" w:color="000000"/>
            </w:tcBorders>
            <w:vAlign w:val="center"/>
          </w:tcPr>
          <w:p w14:paraId="0BE7652E" w14:textId="77777777" w:rsidR="0075043F" w:rsidRPr="004A1FC7" w:rsidRDefault="0075043F" w:rsidP="0075043F">
            <w:pPr>
              <w:spacing w:after="0" w:line="240" w:lineRule="auto"/>
              <w:jc w:val="center"/>
              <w:rPr>
                <w:rFonts w:ascii="Times New Roman" w:eastAsia="Times New Roman" w:hAnsi="Times New Roman" w:cs="Times New Roman"/>
                <w:b/>
                <w:bCs/>
                <w:color w:val="000000"/>
                <w:sz w:val="24"/>
                <w:szCs w:val="24"/>
              </w:rPr>
            </w:pPr>
            <w:r w:rsidRPr="004A1FC7">
              <w:rPr>
                <w:rFonts w:ascii="Times New Roman" w:eastAsia="Times New Roman" w:hAnsi="Times New Roman" w:cs="Times New Roman"/>
                <w:b/>
                <w:bCs/>
                <w:color w:val="000000"/>
                <w:sz w:val="24"/>
                <w:szCs w:val="24"/>
              </w:rPr>
              <w:t>Dista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14AC3" w14:textId="77777777" w:rsidR="0075043F" w:rsidRPr="004A1FC7" w:rsidRDefault="0075043F" w:rsidP="0075043F">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fee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3DE564" w14:textId="77777777" w:rsidR="0075043F" w:rsidRPr="004A1FC7" w:rsidRDefault="0075043F" w:rsidP="0075043F">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foo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962344" w14:textId="77777777" w:rsidR="0075043F" w:rsidRPr="004A1FC7" w:rsidRDefault="0075043F" w:rsidP="0075043F">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meter</w:t>
            </w:r>
          </w:p>
        </w:tc>
      </w:tr>
      <w:tr w:rsidR="0075043F" w:rsidRPr="004A1FC7" w14:paraId="0109255F" w14:textId="77777777" w:rsidTr="0075043F">
        <w:trPr>
          <w:trHeight w:val="325"/>
        </w:trPr>
        <w:tc>
          <w:tcPr>
            <w:tcW w:w="1913" w:type="dxa"/>
            <w:vMerge/>
            <w:tcBorders>
              <w:left w:val="single" w:sz="8" w:space="0" w:color="000000"/>
              <w:bottom w:val="single" w:sz="8" w:space="0" w:color="000000"/>
              <w:right w:val="single" w:sz="8" w:space="0" w:color="000000"/>
            </w:tcBorders>
          </w:tcPr>
          <w:p w14:paraId="602509A2" w14:textId="77777777" w:rsidR="0075043F" w:rsidRPr="004A1FC7" w:rsidRDefault="0075043F" w:rsidP="0075043F">
            <w:pPr>
              <w:spacing w:after="0" w:line="240" w:lineRule="auto"/>
              <w:rPr>
                <w:rFonts w:ascii="Times New Roman" w:eastAsia="Times New Roman" w:hAnsi="Times New Roman" w:cs="Times New Roman"/>
                <w:color w:val="000000"/>
                <w:sz w:val="24"/>
                <w:szCs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EF737B" w14:textId="77777777" w:rsidR="0075043F" w:rsidRPr="004A1FC7" w:rsidRDefault="0075043F" w:rsidP="0075043F">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me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DF12E" w14:textId="77777777" w:rsidR="0075043F" w:rsidRPr="004A1FC7" w:rsidRDefault="0075043F" w:rsidP="0075043F">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met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8A2DBA" w14:textId="77777777" w:rsidR="0075043F" w:rsidRPr="004A1FC7" w:rsidRDefault="0075043F" w:rsidP="0075043F">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metres</w:t>
            </w:r>
          </w:p>
        </w:tc>
      </w:tr>
      <w:tr w:rsidR="0075043F" w:rsidRPr="004A1FC7" w14:paraId="1DCA84D1" w14:textId="77777777" w:rsidTr="0075043F">
        <w:trPr>
          <w:trHeight w:val="325"/>
        </w:trPr>
        <w:tc>
          <w:tcPr>
            <w:tcW w:w="1913" w:type="dxa"/>
            <w:vMerge w:val="restart"/>
            <w:tcBorders>
              <w:top w:val="single" w:sz="8" w:space="0" w:color="000000"/>
              <w:left w:val="single" w:sz="8" w:space="0" w:color="000000"/>
              <w:right w:val="single" w:sz="8" w:space="0" w:color="000000"/>
            </w:tcBorders>
            <w:vAlign w:val="center"/>
          </w:tcPr>
          <w:p w14:paraId="56EB5719" w14:textId="77777777" w:rsidR="0075043F" w:rsidRPr="004A1FC7" w:rsidRDefault="0075043F" w:rsidP="0075043F">
            <w:pPr>
              <w:spacing w:after="0" w:line="240" w:lineRule="auto"/>
              <w:jc w:val="center"/>
              <w:rPr>
                <w:rFonts w:ascii="Times New Roman" w:eastAsia="Times New Roman" w:hAnsi="Times New Roman" w:cs="Times New Roman"/>
                <w:b/>
                <w:bCs/>
                <w:color w:val="000000"/>
                <w:sz w:val="24"/>
                <w:szCs w:val="24"/>
              </w:rPr>
            </w:pPr>
            <w:r w:rsidRPr="004A1FC7">
              <w:rPr>
                <w:rFonts w:ascii="Times New Roman" w:eastAsia="Times New Roman" w:hAnsi="Times New Roman" w:cs="Times New Roman"/>
                <w:b/>
                <w:bCs/>
                <w:color w:val="000000"/>
                <w:sz w:val="24"/>
                <w:szCs w:val="24"/>
              </w:rPr>
              <w:t>Crow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792CA8" w14:textId="77777777" w:rsidR="0075043F" w:rsidRPr="004A1FC7" w:rsidRDefault="0075043F" w:rsidP="0075043F">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gathe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B2EE6A" w14:textId="77777777" w:rsidR="0075043F" w:rsidRPr="004A1FC7" w:rsidRDefault="0075043F" w:rsidP="0075043F">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crow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7139FE" w14:textId="77777777" w:rsidR="0075043F" w:rsidRPr="004A1FC7" w:rsidRDefault="0075043F" w:rsidP="0075043F">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masses</w:t>
            </w:r>
          </w:p>
        </w:tc>
      </w:tr>
      <w:tr w:rsidR="0075043F" w:rsidRPr="004A1FC7" w14:paraId="59D7A679" w14:textId="77777777" w:rsidTr="0075043F">
        <w:trPr>
          <w:trHeight w:val="325"/>
        </w:trPr>
        <w:tc>
          <w:tcPr>
            <w:tcW w:w="1913" w:type="dxa"/>
            <w:vMerge/>
            <w:tcBorders>
              <w:left w:val="single" w:sz="8" w:space="0" w:color="000000"/>
              <w:bottom w:val="single" w:sz="8" w:space="0" w:color="000000"/>
              <w:right w:val="single" w:sz="8" w:space="0" w:color="000000"/>
            </w:tcBorders>
          </w:tcPr>
          <w:p w14:paraId="7D55FA99" w14:textId="77777777" w:rsidR="0075043F" w:rsidRPr="004A1FC7" w:rsidRDefault="0075043F" w:rsidP="0075043F">
            <w:pPr>
              <w:spacing w:after="0" w:line="240" w:lineRule="auto"/>
              <w:rPr>
                <w:rFonts w:ascii="Times New Roman" w:eastAsia="Times New Roman" w:hAnsi="Times New Roman" w:cs="Times New Roman"/>
                <w:color w:val="000000"/>
                <w:sz w:val="24"/>
                <w:szCs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7BB405" w14:textId="77777777" w:rsidR="0075043F" w:rsidRPr="004A1FC7" w:rsidRDefault="0075043F" w:rsidP="0075043F">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group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B60826" w14:textId="77777777" w:rsidR="0075043F" w:rsidRPr="004A1FC7" w:rsidRDefault="0075043F" w:rsidP="0075043F">
            <w:pPr>
              <w:spacing w:after="0" w:line="240" w:lineRule="auto"/>
              <w:rPr>
                <w:rFonts w:ascii="Times New Roman" w:eastAsia="Times New Roman" w:hAnsi="Times New Roman" w:cs="Times New Roman"/>
                <w:sz w:val="24"/>
                <w:szCs w:val="24"/>
              </w:rPr>
            </w:pPr>
            <w:r w:rsidRPr="004A1FC7">
              <w:rPr>
                <w:rFonts w:ascii="Times New Roman" w:eastAsia="Times New Roman" w:hAnsi="Times New Roman" w:cs="Times New Roman"/>
                <w:color w:val="000000"/>
                <w:sz w:val="24"/>
                <w:szCs w:val="24"/>
              </w:rPr>
              <w:t>large group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63559A" w14:textId="77777777" w:rsidR="0075043F" w:rsidRPr="004A1FC7" w:rsidRDefault="0075043F" w:rsidP="0075043F">
            <w:pPr>
              <w:spacing w:after="0" w:line="240" w:lineRule="auto"/>
              <w:rPr>
                <w:rFonts w:ascii="Times New Roman" w:eastAsia="Times New Roman" w:hAnsi="Times New Roman" w:cs="Times New Roman"/>
                <w:sz w:val="24"/>
                <w:szCs w:val="24"/>
              </w:rPr>
            </w:pPr>
          </w:p>
        </w:tc>
      </w:tr>
    </w:tbl>
    <w:p w14:paraId="3E97FFC7" w14:textId="683C3D12" w:rsidR="00DA1651" w:rsidRPr="004A1FC7" w:rsidRDefault="00DA1651" w:rsidP="005512A4">
      <w:pPr>
        <w:spacing w:after="0" w:line="240" w:lineRule="auto"/>
        <w:rPr>
          <w:rFonts w:ascii="Times New Roman" w:eastAsia="Times New Roman" w:hAnsi="Times New Roman" w:cs="Times New Roman"/>
          <w:sz w:val="24"/>
          <w:szCs w:val="24"/>
        </w:rPr>
      </w:pPr>
    </w:p>
    <w:p w14:paraId="69FFDC30" w14:textId="17AF18EC" w:rsidR="00DA1651" w:rsidRPr="004A1FC7" w:rsidRDefault="00DA1651" w:rsidP="005512A4">
      <w:pPr>
        <w:spacing w:after="0" w:line="240" w:lineRule="auto"/>
        <w:rPr>
          <w:rFonts w:ascii="Times New Roman" w:eastAsia="Times New Roman" w:hAnsi="Times New Roman" w:cs="Times New Roman"/>
          <w:sz w:val="24"/>
          <w:szCs w:val="24"/>
        </w:rPr>
      </w:pPr>
    </w:p>
    <w:p w14:paraId="335BD666" w14:textId="653CD787" w:rsidR="00DA1651" w:rsidRPr="004A1FC7" w:rsidRDefault="00DA1651" w:rsidP="005512A4">
      <w:pPr>
        <w:spacing w:after="0" w:line="240" w:lineRule="auto"/>
        <w:rPr>
          <w:rFonts w:ascii="Times New Roman" w:eastAsia="Times New Roman" w:hAnsi="Times New Roman" w:cs="Times New Roman"/>
          <w:sz w:val="24"/>
          <w:szCs w:val="24"/>
        </w:rPr>
      </w:pPr>
    </w:p>
    <w:p w14:paraId="5C8C5EBA" w14:textId="482EA63B" w:rsidR="00DA1651" w:rsidRPr="004A1FC7" w:rsidRDefault="00DA1651" w:rsidP="005512A4">
      <w:pPr>
        <w:spacing w:after="0" w:line="240" w:lineRule="auto"/>
        <w:rPr>
          <w:rFonts w:ascii="Times New Roman" w:eastAsia="Times New Roman" w:hAnsi="Times New Roman" w:cs="Times New Roman"/>
          <w:sz w:val="24"/>
          <w:szCs w:val="24"/>
        </w:rPr>
      </w:pPr>
    </w:p>
    <w:p w14:paraId="40AC014C" w14:textId="21BA8E9D" w:rsidR="005512A4" w:rsidRPr="004A1FC7" w:rsidRDefault="005512A4" w:rsidP="005512A4">
      <w:pPr>
        <w:spacing w:after="0" w:line="240" w:lineRule="auto"/>
        <w:rPr>
          <w:rFonts w:ascii="Times New Roman" w:eastAsia="Times New Roman" w:hAnsi="Times New Roman" w:cs="Times New Roman"/>
          <w:sz w:val="24"/>
          <w:szCs w:val="24"/>
        </w:rPr>
      </w:pPr>
    </w:p>
    <w:p w14:paraId="0CFDD3E3" w14:textId="00B65D72" w:rsidR="005512A4" w:rsidRPr="004A1FC7" w:rsidRDefault="005512A4" w:rsidP="005512A4">
      <w:pPr>
        <w:spacing w:after="0" w:line="240" w:lineRule="auto"/>
        <w:rPr>
          <w:rFonts w:ascii="Times New Roman" w:eastAsia="Times New Roman" w:hAnsi="Times New Roman" w:cs="Times New Roman"/>
          <w:sz w:val="24"/>
          <w:szCs w:val="24"/>
        </w:rPr>
      </w:pPr>
    </w:p>
    <w:p w14:paraId="6F2B97CE" w14:textId="77777777" w:rsidR="005512A4" w:rsidRPr="004A1FC7" w:rsidRDefault="005512A4" w:rsidP="005512A4">
      <w:pPr>
        <w:spacing w:after="0" w:line="240" w:lineRule="auto"/>
        <w:rPr>
          <w:rFonts w:ascii="Times New Roman" w:eastAsia="Times New Roman" w:hAnsi="Times New Roman" w:cs="Times New Roman"/>
          <w:sz w:val="24"/>
          <w:szCs w:val="24"/>
        </w:rPr>
      </w:pPr>
    </w:p>
    <w:p w14:paraId="7297A9B3" w14:textId="77777777" w:rsidR="00DA1651" w:rsidRPr="004A1FC7" w:rsidRDefault="00DA1651" w:rsidP="005512A4">
      <w:pPr>
        <w:spacing w:after="0" w:line="240" w:lineRule="auto"/>
        <w:rPr>
          <w:rFonts w:ascii="Times New Roman" w:eastAsia="Times New Roman" w:hAnsi="Times New Roman" w:cs="Times New Roman"/>
          <w:sz w:val="24"/>
          <w:szCs w:val="24"/>
        </w:rPr>
      </w:pPr>
    </w:p>
    <w:p w14:paraId="06A58BE2" w14:textId="77777777" w:rsidR="005512A4" w:rsidRPr="004A1FC7" w:rsidRDefault="005512A4" w:rsidP="005512A4">
      <w:pPr>
        <w:spacing w:after="0" w:line="240" w:lineRule="auto"/>
        <w:rPr>
          <w:rFonts w:ascii="Times New Roman" w:eastAsia="Times New Roman" w:hAnsi="Times New Roman" w:cs="Times New Roman"/>
          <w:b/>
          <w:bCs/>
          <w:color w:val="000000"/>
          <w:sz w:val="24"/>
          <w:szCs w:val="24"/>
        </w:rPr>
      </w:pPr>
    </w:p>
    <w:p w14:paraId="45552D3C" w14:textId="7570C92A" w:rsidR="009D04F2" w:rsidRPr="00BA68FC" w:rsidRDefault="005658E6">
      <w:pPr>
        <w:rPr>
          <w:rFonts w:ascii="Times New Roman" w:hAnsi="Times New Roman" w:cs="Times New Roman"/>
        </w:rPr>
      </w:pPr>
      <w:r>
        <w:rPr>
          <w:rFonts w:ascii="Times New Roman" w:hAnsi="Times New Roman" w:cs="Times New Roman"/>
          <w:b/>
          <w:bCs/>
        </w:rPr>
        <w:t xml:space="preserve">Figure S1. </w:t>
      </w:r>
      <w:r w:rsidR="00BA68FC">
        <w:rPr>
          <w:rFonts w:ascii="Times New Roman" w:hAnsi="Times New Roman" w:cs="Times New Roman"/>
        </w:rPr>
        <w:t xml:space="preserve">Probability of user being a bot based on the Botometer tool </w:t>
      </w:r>
      <w:r w:rsidR="00BA68FC">
        <w:rPr>
          <w:rFonts w:ascii="Times New Roman" w:hAnsi="Times New Roman" w:cs="Times New Roman"/>
        </w:rPr>
        <w:fldChar w:fldCharType="begin"/>
      </w:r>
      <w:r w:rsidR="00BA68FC">
        <w:rPr>
          <w:rFonts w:ascii="Times New Roman" w:hAnsi="Times New Roman" w:cs="Times New Roman"/>
        </w:rPr>
        <w:instrText xml:space="preserve"> ADDIN ZOTERO_ITEM CSL_CITATION {"citationID":"q2USBGAI","properties":{"formattedCitation":"(2)","plainCitation":"(2)","noteIndex":0},"citationItems":[{"id":332,"uris":["http://zotero.org/users/local/vNLnQgIR/items/9MIC6RMJ"],"uri":["http://zotero.org/users/local/vNLnQgIR/items/9MIC6RMJ"],"itemData":{"id":332,"type":"paper-conference","container-title":"Proceedings of the 25th International Conference Companion on World Wide Web - WWW '16 Companion","DOI":"10.1145/2872518.2889302","event":"the 25th International Conference Companion","event-place":"Montr&amp;#233;al, Qu&amp;#233;bec, Canada","ISBN":"978-1-4503-4144-8","language":"en","page":"273-274","publisher":"ACM Press","publisher-place":"Montr&amp;#233;al, Qu&amp;#233;bec, Canada","source":"DOI.org (Crossref)","title":"BotOrNot: A System to Evaluate Social Bots","title-short":"BotOrNot","URL":"http://dl.acm.org/citation.cfm?doid=2872518.2889302","author":[{"family":"Davis","given":"Clayton Allen"},{"family":"Varol","given":"Onur"},{"family":"Ferrara","given":"Emilio"},{"family":"Flammini","given":"Alessandro"},{"family":"Menczer","given":"Filippo"}],"accessed":{"date-parts":[["2020",7,18]]},"issued":{"date-parts":[["2016"]]}}}],"schema":"https://github.com/citation-style-language/schema/raw/master/csl-citation.json"} </w:instrText>
      </w:r>
      <w:r w:rsidR="00BA68FC">
        <w:rPr>
          <w:rFonts w:ascii="Times New Roman" w:hAnsi="Times New Roman" w:cs="Times New Roman"/>
        </w:rPr>
        <w:fldChar w:fldCharType="separate"/>
      </w:r>
      <w:r w:rsidR="00BA68FC" w:rsidRPr="00BA68FC">
        <w:rPr>
          <w:rFonts w:ascii="Times New Roman" w:hAnsi="Times New Roman" w:cs="Times New Roman"/>
        </w:rPr>
        <w:t>(2)</w:t>
      </w:r>
      <w:r w:rsidR="00BA68FC">
        <w:rPr>
          <w:rFonts w:ascii="Times New Roman" w:hAnsi="Times New Roman" w:cs="Times New Roman"/>
        </w:rPr>
        <w:fldChar w:fldCharType="end"/>
      </w:r>
      <w:r w:rsidR="00BA68FC">
        <w:rPr>
          <w:rFonts w:ascii="Times New Roman" w:hAnsi="Times New Roman" w:cs="Times New Roman"/>
        </w:rPr>
        <w:t>. A random subset of 3,900 users were evaluated.</w:t>
      </w:r>
      <w:bookmarkStart w:id="0" w:name="_GoBack"/>
      <w:bookmarkEnd w:id="0"/>
    </w:p>
    <w:p w14:paraId="463786FA" w14:textId="303FFDCE" w:rsidR="00DA1651" w:rsidRPr="004A1FC7" w:rsidRDefault="00DA1651">
      <w:pPr>
        <w:rPr>
          <w:rFonts w:ascii="Times New Roman" w:hAnsi="Times New Roman" w:cs="Times New Roman"/>
        </w:rPr>
      </w:pPr>
    </w:p>
    <w:p w14:paraId="21F895B0" w14:textId="58935036" w:rsidR="004A1FC7" w:rsidRPr="004A1FC7" w:rsidRDefault="004A1FC7">
      <w:pPr>
        <w:rPr>
          <w:rFonts w:ascii="Times New Roman" w:hAnsi="Times New Roman" w:cs="Times New Roman"/>
        </w:rPr>
      </w:pPr>
    </w:p>
    <w:p w14:paraId="26790834" w14:textId="0C3C6B8A" w:rsidR="004A1FC7" w:rsidRPr="004A1FC7" w:rsidRDefault="004A1FC7">
      <w:pPr>
        <w:rPr>
          <w:rFonts w:ascii="Times New Roman" w:hAnsi="Times New Roman" w:cs="Times New Roman"/>
        </w:rPr>
      </w:pPr>
    </w:p>
    <w:p w14:paraId="04F64CE7" w14:textId="77F0DD22" w:rsidR="004A1FC7" w:rsidRPr="004A1FC7" w:rsidRDefault="004A1FC7">
      <w:pPr>
        <w:rPr>
          <w:rFonts w:ascii="Times New Roman" w:hAnsi="Times New Roman" w:cs="Times New Roman"/>
        </w:rPr>
      </w:pPr>
    </w:p>
    <w:p w14:paraId="6E60496D" w14:textId="7EEDBFF9" w:rsidR="004A1FC7" w:rsidRPr="004A1FC7" w:rsidRDefault="004A1FC7">
      <w:pPr>
        <w:rPr>
          <w:rFonts w:ascii="Times New Roman" w:hAnsi="Times New Roman" w:cs="Times New Roman"/>
        </w:rPr>
      </w:pPr>
    </w:p>
    <w:p w14:paraId="01EAAA86" w14:textId="229C7BEC" w:rsidR="004A1FC7" w:rsidRPr="004A1FC7" w:rsidRDefault="004A1FC7">
      <w:pPr>
        <w:rPr>
          <w:rFonts w:ascii="Times New Roman" w:hAnsi="Times New Roman" w:cs="Times New Roman"/>
        </w:rPr>
      </w:pPr>
    </w:p>
    <w:p w14:paraId="684ACAC6" w14:textId="18520E0F" w:rsidR="004A1FC7" w:rsidRPr="004A1FC7" w:rsidRDefault="004A1FC7">
      <w:pPr>
        <w:rPr>
          <w:rFonts w:ascii="Times New Roman" w:hAnsi="Times New Roman" w:cs="Times New Roman"/>
        </w:rPr>
      </w:pPr>
    </w:p>
    <w:p w14:paraId="1EF22028" w14:textId="49C855AE" w:rsidR="004A1FC7" w:rsidRPr="004A1FC7" w:rsidRDefault="004A1FC7">
      <w:pPr>
        <w:rPr>
          <w:rFonts w:ascii="Times New Roman" w:hAnsi="Times New Roman" w:cs="Times New Roman"/>
        </w:rPr>
      </w:pPr>
    </w:p>
    <w:p w14:paraId="258BC210" w14:textId="7DA0AF15" w:rsidR="004A1FC7" w:rsidRPr="004A1FC7" w:rsidRDefault="004A1FC7">
      <w:pPr>
        <w:rPr>
          <w:rFonts w:ascii="Times New Roman" w:hAnsi="Times New Roman" w:cs="Times New Roman"/>
        </w:rPr>
      </w:pPr>
    </w:p>
    <w:p w14:paraId="1869BF94" w14:textId="2BE7497D" w:rsidR="004A1FC7" w:rsidRPr="004A1FC7" w:rsidRDefault="004A1FC7">
      <w:pPr>
        <w:rPr>
          <w:rFonts w:ascii="Times New Roman" w:hAnsi="Times New Roman" w:cs="Times New Roman"/>
        </w:rPr>
      </w:pPr>
    </w:p>
    <w:p w14:paraId="62FB0724" w14:textId="5F119EDF" w:rsidR="004A1FC7" w:rsidRDefault="004A1FC7">
      <w:pPr>
        <w:rPr>
          <w:rFonts w:ascii="Times New Roman" w:hAnsi="Times New Roman" w:cs="Times New Roman"/>
        </w:rPr>
      </w:pPr>
    </w:p>
    <w:p w14:paraId="4208B497" w14:textId="77777777" w:rsidR="004A1FC7" w:rsidRPr="004A1FC7" w:rsidRDefault="004A1FC7">
      <w:pPr>
        <w:rPr>
          <w:rFonts w:ascii="Times New Roman" w:hAnsi="Times New Roman" w:cs="Times New Roman"/>
        </w:rPr>
      </w:pPr>
    </w:p>
    <w:p w14:paraId="6CF9EF01" w14:textId="4B52DB25" w:rsidR="004A1FC7" w:rsidRPr="004A1FC7" w:rsidRDefault="004A1FC7">
      <w:pPr>
        <w:rPr>
          <w:rFonts w:ascii="Times New Roman" w:hAnsi="Times New Roman" w:cs="Times New Roman"/>
        </w:rPr>
      </w:pPr>
    </w:p>
    <w:p w14:paraId="44ADF5EE" w14:textId="60C07CFB" w:rsidR="004A1FC7" w:rsidRPr="004A1FC7" w:rsidRDefault="004A1FC7">
      <w:pPr>
        <w:rPr>
          <w:rFonts w:ascii="Times New Roman" w:hAnsi="Times New Roman" w:cs="Times New Roman"/>
        </w:rPr>
      </w:pPr>
    </w:p>
    <w:p w14:paraId="147AE6AE" w14:textId="6304EE0E" w:rsidR="004A1FC7" w:rsidRDefault="004A1FC7">
      <w:pPr>
        <w:rPr>
          <w:rFonts w:ascii="Times New Roman" w:hAnsi="Times New Roman" w:cs="Times New Roman"/>
          <w:b/>
          <w:bCs/>
          <w:sz w:val="24"/>
          <w:szCs w:val="24"/>
        </w:rPr>
      </w:pPr>
      <w:r w:rsidRPr="004A1FC7">
        <w:rPr>
          <w:rFonts w:ascii="Times New Roman" w:hAnsi="Times New Roman" w:cs="Times New Roman"/>
          <w:b/>
          <w:bCs/>
          <w:sz w:val="24"/>
          <w:szCs w:val="24"/>
        </w:rPr>
        <w:t>References</w:t>
      </w:r>
    </w:p>
    <w:p w14:paraId="10B71F29" w14:textId="77777777" w:rsidR="00BA68FC" w:rsidRPr="00BA68FC" w:rsidRDefault="004A1FC7" w:rsidP="00BA68FC">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00BA68FC" w:rsidRPr="00BA68FC">
        <w:rPr>
          <w:rFonts w:ascii="Times New Roman" w:hAnsi="Times New Roman" w:cs="Times New Roman"/>
          <w:sz w:val="24"/>
        </w:rPr>
        <w:t xml:space="preserve">1. </w:t>
      </w:r>
      <w:r w:rsidR="00BA68FC" w:rsidRPr="00BA68FC">
        <w:rPr>
          <w:rFonts w:ascii="Times New Roman" w:hAnsi="Times New Roman" w:cs="Times New Roman"/>
          <w:sz w:val="24"/>
        </w:rPr>
        <w:tab/>
        <w:t>Loper E, Bird S. NLTK: the Natural Language Toolkit. In: Proceedings of the ACL-02 Workshop on Effective tools and methodologies for teaching natural language processing and computational linguistics  - [Internet]. Philadelphia, Pennsylvania: Association for Computational Linguistics; 2002 [cited 2020 Jul 6]. p. 63–70. Available from: http://portal.acm.org/citation.cfm?doid=1118108.1118117</w:t>
      </w:r>
    </w:p>
    <w:p w14:paraId="5C33208A" w14:textId="77777777" w:rsidR="00BA68FC" w:rsidRPr="00BA68FC" w:rsidRDefault="00BA68FC" w:rsidP="00BA68FC">
      <w:pPr>
        <w:pStyle w:val="Bibliography"/>
        <w:rPr>
          <w:rFonts w:ascii="Times New Roman" w:hAnsi="Times New Roman" w:cs="Times New Roman"/>
          <w:sz w:val="24"/>
        </w:rPr>
      </w:pPr>
      <w:r w:rsidRPr="00BA68FC">
        <w:rPr>
          <w:rFonts w:ascii="Times New Roman" w:hAnsi="Times New Roman" w:cs="Times New Roman"/>
          <w:sz w:val="24"/>
        </w:rPr>
        <w:t xml:space="preserve">2. </w:t>
      </w:r>
      <w:r w:rsidRPr="00BA68FC">
        <w:rPr>
          <w:rFonts w:ascii="Times New Roman" w:hAnsi="Times New Roman" w:cs="Times New Roman"/>
          <w:sz w:val="24"/>
        </w:rPr>
        <w:tab/>
        <w:t>Davis CA, Varol O, Ferrara E, Flammini A, Menczer F. BotOrNot: A System to Evaluate Social Bots. In: Proceedings of the 25th International Conference Companion on World Wide Web - WWW ’16 Companion [Internet]. Montr&amp;#233;al, Qu&amp;#233;bec, Canada: ACM Press; 2016 [cited 2020 Jul 18]. p. 273–4. Available from: http://dl.acm.org/citation.cfm?doid=2872518.2889302</w:t>
      </w:r>
    </w:p>
    <w:p w14:paraId="4F2D69D3" w14:textId="7505B7EB" w:rsidR="004A1FC7" w:rsidRPr="004A1FC7" w:rsidRDefault="004A1FC7">
      <w:pPr>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4A1FC7" w:rsidRPr="004A1FC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1651"/>
    <w:rsid w:val="004A1FC7"/>
    <w:rsid w:val="005512A4"/>
    <w:rsid w:val="005658E6"/>
    <w:rsid w:val="00647B2C"/>
    <w:rsid w:val="006B006D"/>
    <w:rsid w:val="0075043F"/>
    <w:rsid w:val="007A03F2"/>
    <w:rsid w:val="008A07C3"/>
    <w:rsid w:val="009D04F2"/>
    <w:rsid w:val="00BA32F2"/>
    <w:rsid w:val="00BA68FC"/>
    <w:rsid w:val="00DA0BFB"/>
    <w:rsid w:val="00DA1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EFEB9"/>
  <w15:chartTrackingRefBased/>
  <w15:docId w15:val="{CABC2E97-91E2-4EE8-88FE-2585FA63D7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DA165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651"/>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DA1651"/>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DA16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1651"/>
    <w:rPr>
      <w:rFonts w:ascii="Segoe UI" w:hAnsi="Segoe UI" w:cs="Segoe UI"/>
      <w:sz w:val="18"/>
      <w:szCs w:val="18"/>
    </w:rPr>
  </w:style>
  <w:style w:type="character" w:styleId="Hyperlink">
    <w:name w:val="Hyperlink"/>
    <w:basedOn w:val="DefaultParagraphFont"/>
    <w:uiPriority w:val="99"/>
    <w:unhideWhenUsed/>
    <w:rsid w:val="00DA1651"/>
    <w:rPr>
      <w:color w:val="0000FF"/>
      <w:u w:val="single"/>
    </w:rPr>
  </w:style>
  <w:style w:type="paragraph" w:styleId="Bibliography">
    <w:name w:val="Bibliography"/>
    <w:basedOn w:val="Normal"/>
    <w:next w:val="Normal"/>
    <w:uiPriority w:val="37"/>
    <w:unhideWhenUsed/>
    <w:rsid w:val="004A1FC7"/>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1372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sameh.n.sale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TotalTime>
  <Pages>5</Pages>
  <Words>987</Words>
  <Characters>5626</Characters>
  <Application>Microsoft Office Word</Application>
  <DocSecurity>0</DocSecurity>
  <Lines>46</Lines>
  <Paragraphs>13</Paragraphs>
  <ScaleCrop>false</ScaleCrop>
  <Company/>
  <LinksUpToDate>false</LinksUpToDate>
  <CharactersWithSpaces>6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eh Saleh</dc:creator>
  <cp:keywords/>
  <dc:description/>
  <cp:lastModifiedBy>Sameh Saleh</cp:lastModifiedBy>
  <cp:revision>10</cp:revision>
  <dcterms:created xsi:type="dcterms:W3CDTF">2020-05-13T22:31:00Z</dcterms:created>
  <dcterms:modified xsi:type="dcterms:W3CDTF">2020-07-19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XoJLozmP"/&gt;&lt;style id="http://www.zotero.org/styles/vancouver" locale="en-US" hasBibliography="1" bibliographyStyleHasBeenSet="1"/&gt;&lt;prefs&gt;&lt;pref name="fieldType" value="Field"/&gt;&lt;/prefs&gt;&lt;/data&gt;</vt:lpwstr>
  </property>
</Properties>
</file>